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005" w:rsidRPr="00142EED"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ampak vključuje potrebo po povratnih informacijah od koraka do kora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Pr>
          <w:rFonts w:ascii="Times New Roman" w:hAnsi="Times New Roman" w:cs="Times New Roman"/>
          <w:sz w:val="24"/>
          <w:szCs w:val="24"/>
        </w:rPr>
        <w:t>.</w:t>
      </w: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Default="005B7005" w:rsidP="005B7005">
      <w:pPr>
        <w:autoSpaceDE w:val="0"/>
        <w:autoSpaceDN w:val="0"/>
        <w:adjustRightInd w:val="0"/>
        <w:spacing w:after="0" w:line="240" w:lineRule="auto"/>
        <w:rPr>
          <w:rFonts w:ascii="Times New Roman" w:hAnsi="Times New Roman" w:cs="Times New Roman"/>
          <w:color w:val="231F20"/>
          <w:sz w:val="24"/>
          <w:szCs w:val="24"/>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5B7005" w:rsidRPr="00E74815" w:rsidRDefault="005B7005" w:rsidP="005B7005">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5B7005" w:rsidRPr="00E74815" w:rsidRDefault="005B7005" w:rsidP="005B7005">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Pressman (2014) deli modele glede na njihovo strukturo in namembnost na predpisujoče, specializirane, enotne, osebne in ekipne.</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Življenjski cikel razvoja programske opreme predstavlja organizacijsko shemo procesa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Glass 2002)</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jc w:val="both"/>
        <w:rPr>
          <w:rFonts w:ascii="Times New Roman" w:hAnsi="Times New Roman" w:cs="Times New Roman"/>
          <w:sz w:val="24"/>
          <w:szCs w:val="24"/>
        </w:rPr>
      </w:pP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5B7005" w:rsidRPr="00E74815" w:rsidRDefault="005B7005" w:rsidP="005B7005">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5B7005" w:rsidRPr="00E74815" w:rsidRDefault="005B7005" w:rsidP="005B7005">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5B7005" w:rsidRPr="00E74815" w:rsidRDefault="005B7005" w:rsidP="005B7005">
      <w:pPr>
        <w:jc w:val="both"/>
        <w:rPr>
          <w:rFonts w:ascii="Times New Roman" w:eastAsia="SegoeBook" w:hAnsi="Times New Roman" w:cs="Times New Roman"/>
          <w:sz w:val="19"/>
          <w:szCs w:val="19"/>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This software was developed by large teams working for different companies.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number of software developers in the 1990s to propose new ‘agile methods’.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8)</w:t>
      </w:r>
      <w:r w:rsidRPr="00E74815">
        <w:rPr>
          <w:rFonts w:ascii="Times New Roman" w:hAnsi="Times New Roman" w:cs="Times New Roman"/>
          <w:color w:val="231F20"/>
          <w:sz w:val="20"/>
          <w:szCs w:val="20"/>
        </w:rPr>
        <w:fldChar w:fldCharType="end"/>
      </w:r>
      <w:r w:rsidRPr="00E74815">
        <w:rPr>
          <w:rFonts w:ascii="Times New Roman" w:hAnsi="Times New Roman" w:cs="Times New Roman"/>
          <w:color w:val="231F20"/>
          <w:sz w:val="20"/>
          <w:szCs w:val="20"/>
        </w:rPr>
        <w: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5B7005" w:rsidRPr="00E74815" w:rsidRDefault="005B7005" w:rsidP="005B7005">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5B7005" w:rsidRPr="00E74815" w:rsidRDefault="005B7005" w:rsidP="005B7005">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5B7005" w:rsidRDefault="005B7005" w:rsidP="005B7005">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long-term value and eliminating documentation that will probably never be used. </w:t>
      </w:r>
      <w:r w:rsidRPr="00E74815">
        <w:rPr>
          <w:rFonts w:ascii="Times New Roman" w:hAnsi="Times New Roman" w:cs="Times New Roman"/>
          <w:color w:val="231F20"/>
          <w:sz w:val="20"/>
          <w:szCs w:val="20"/>
        </w:rPr>
        <w:fldChar w:fldCharType="begin"/>
      </w:r>
      <w:r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E74815">
        <w:rPr>
          <w:rFonts w:ascii="Times New Roman" w:hAnsi="Times New Roman" w:cs="Times New Roman"/>
          <w:color w:val="231F20"/>
          <w:sz w:val="20"/>
          <w:szCs w:val="20"/>
        </w:rPr>
        <w:fldChar w:fldCharType="separate"/>
      </w:r>
      <w:r w:rsidRPr="00E74815">
        <w:rPr>
          <w:rFonts w:ascii="Times New Roman" w:hAnsi="Times New Roman" w:cs="Times New Roman"/>
          <w:sz w:val="20"/>
        </w:rPr>
        <w:t>(Sommerville 2010, 59)</w:t>
      </w:r>
      <w:r w:rsidRPr="00E74815">
        <w:rPr>
          <w:rFonts w:ascii="Times New Roman" w:hAnsi="Times New Roman" w:cs="Times New Roman"/>
          <w:color w:val="231F20"/>
          <w:sz w:val="20"/>
          <w:szCs w:val="20"/>
        </w:rPr>
        <w:fldChar w:fldCharType="end"/>
      </w: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color w:val="231F20"/>
          <w:sz w:val="20"/>
          <w:szCs w:val="20"/>
        </w:rPr>
      </w:pPr>
    </w:p>
    <w:p w:rsidR="005B7005" w:rsidRDefault="005B7005" w:rsidP="005B7005">
      <w:pPr>
        <w:jc w:val="both"/>
        <w:rPr>
          <w:rFonts w:ascii="Times New Roman" w:hAnsi="Times New Roman" w:cs="Times New Roman"/>
          <w:sz w:val="24"/>
          <w:szCs w:val="24"/>
        </w:rPr>
      </w:pPr>
    </w:p>
    <w:p w:rsidR="005B7005" w:rsidRDefault="005B7005" w:rsidP="005B7005">
      <w:pPr>
        <w:jc w:val="both"/>
        <w:rPr>
          <w:rFonts w:ascii="Times New Roman" w:hAnsi="Times New Roman" w:cs="Times New Roman"/>
          <w:sz w:val="24"/>
          <w:szCs w:val="24"/>
        </w:rPr>
      </w:pP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5B7005" w:rsidRDefault="005B7005" w:rsidP="005B7005">
      <w:pPr>
        <w:spacing w:line="240" w:lineRule="auto"/>
        <w:contextualSpacing/>
        <w:jc w:val="both"/>
        <w:rPr>
          <w:rFonts w:ascii="Times New Roman" w:hAnsi="Times New Roman" w:cs="Times New Roman"/>
          <w:sz w:val="24"/>
          <w:szCs w:val="24"/>
        </w:rPr>
      </w:pPr>
    </w:p>
    <w:p w:rsidR="005B7005" w:rsidRPr="008D6EA3"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5B7005" w:rsidRDefault="005B7005" w:rsidP="005B7005">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5B7005" w:rsidRDefault="005B7005" w:rsidP="005B7005">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5B7005" w:rsidRPr="00E74815" w:rsidRDefault="005B7005" w:rsidP="005B7005">
      <w:pPr>
        <w:jc w:val="both"/>
        <w:rPr>
          <w:rFonts w:ascii="Times New Roman" w:hAnsi="Times New Roman" w:cs="Times New Roman"/>
          <w:sz w:val="24"/>
          <w:szCs w:val="24"/>
        </w:rPr>
      </w:pP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oftware products, or any other intellectual products such as books or films</w:t>
      </w:r>
    </w:p>
    <w:p w:rsidR="00D17A24" w:rsidRDefault="00D17A24" w:rsidP="00D17A24">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ere the quality of the product depends on its design, there are four important factors</w:t>
      </w:r>
    </w:p>
    <w:p w:rsidR="0078039B" w:rsidRDefault="00D17A24" w:rsidP="00D17A24">
      <w:pPr>
        <w:rPr>
          <w:rFonts w:ascii="Times-Roman" w:hAnsi="Times-Roman" w:cs="Times-Roman"/>
          <w:color w:val="231F20"/>
          <w:sz w:val="20"/>
          <w:szCs w:val="20"/>
        </w:rPr>
      </w:pPr>
      <w:r>
        <w:rPr>
          <w:rFonts w:ascii="Times-Roman" w:hAnsi="Times-Roman" w:cs="Times-Roman"/>
          <w:color w:val="231F20"/>
          <w:sz w:val="20"/>
          <w:szCs w:val="20"/>
        </w:rPr>
        <w:t xml:space="preserve">that affect product quality.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D17A24" w:rsidRDefault="00D17A24" w:rsidP="00D17A24">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very large systems that include separate subsystems, developed by teams</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ho may be working in different locations, the principal factor that affects product</w:t>
      </w:r>
    </w:p>
    <w:p w:rsidR="00D17A24"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quality is the software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The major problems with large projects are integration,</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project management, and communication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sidRPr="00D17A24">
        <w:rPr>
          <w:rFonts w:ascii="Times-Roman" w:hAnsi="Times-Roman"/>
          <w:sz w:val="20"/>
        </w:rPr>
        <w:t>(Sommerville 2010, 707)</w:t>
      </w:r>
      <w:r>
        <w:rPr>
          <w:rFonts w:ascii="Times-Roman" w:hAnsi="Times-Roman" w:cs="Times-Roman"/>
          <w:color w:val="231F20"/>
          <w:sz w:val="20"/>
          <w:szCs w:val="20"/>
        </w:rPr>
        <w:fldChar w:fldCharType="end"/>
      </w:r>
    </w:p>
    <w:p w:rsidR="00421E67" w:rsidRDefault="00421E67" w:rsidP="00421E67">
      <w:pPr>
        <w:rPr>
          <w:rFonts w:ascii="Times-Roman" w:hAnsi="Times-Roman" w:cs="Times-Roman"/>
          <w:color w:val="231F20"/>
          <w:sz w:val="20"/>
          <w:szCs w:val="20"/>
        </w:rPr>
      </w:pPr>
    </w:p>
    <w:p w:rsidR="004A5694" w:rsidRDefault="004A5694" w:rsidP="00421E67">
      <w:pPr>
        <w:rPr>
          <w:rFonts w:ascii="Times-Roman" w:hAnsi="Times-Roman" w:cs="Times-Roman"/>
          <w:color w:val="231F20"/>
          <w:sz w:val="20"/>
          <w:szCs w:val="20"/>
        </w:rPr>
      </w:pPr>
      <w:r>
        <w:rPr>
          <w:rFonts w:ascii="Times-Roman" w:hAnsi="Times-Roman" w:cs="Times-Roman"/>
          <w:color w:val="231F20"/>
          <w:sz w:val="20"/>
          <w:szCs w:val="20"/>
        </w:rPr>
        <w:t>Where teams are small, good development technology is particularly important.</w:t>
      </w:r>
      <w:r w:rsidRPr="004A5694">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9E47B6" w:rsidRDefault="009E47B6" w:rsidP="00421E67">
      <w:pPr>
        <w:rPr>
          <w:rFonts w:ascii="Times-Roman" w:hAnsi="Times-Roman" w:cs="Times-Roman"/>
          <w:color w:val="231F20"/>
          <w:sz w:val="20"/>
          <w:szCs w:val="20"/>
        </w:rPr>
      </w:pP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However, Web 2.0 tools that support communications,</w:t>
      </w:r>
    </w:p>
    <w:p w:rsidR="009E47B6" w:rsidRDefault="009E47B6" w:rsidP="009E47B6">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uch as wikis and blogs, can significantly improve communications between</w:t>
      </w:r>
    </w:p>
    <w:p w:rsidR="009E47B6" w:rsidRDefault="009E47B6" w:rsidP="009E47B6">
      <w:pPr>
        <w:rPr>
          <w:rFonts w:ascii="Times-Roman" w:hAnsi="Times-Roman" w:cs="Times-Roman"/>
          <w:color w:val="231F20"/>
          <w:sz w:val="20"/>
          <w:szCs w:val="20"/>
        </w:rPr>
      </w:pPr>
      <w:r>
        <w:rPr>
          <w:rFonts w:ascii="Times-Roman" w:hAnsi="Times-Roman" w:cs="Times-Roman"/>
          <w:color w:val="231F20"/>
          <w:sz w:val="20"/>
          <w:szCs w:val="20"/>
        </w:rPr>
        <w:t xml:space="preserve">members of distributed team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4A5694" w:rsidRDefault="004A5694" w:rsidP="00421E67">
      <w:pPr>
        <w:rPr>
          <w:rFonts w:ascii="Times-Roman" w:hAnsi="Times-Roman" w:cs="Times-Roman"/>
          <w:color w:val="231F20"/>
          <w:sz w:val="20"/>
          <w:szCs w:val="20"/>
        </w:rPr>
      </w:pP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 small projects, however, where there are only a few team members, the quality</w:t>
      </w:r>
    </w:p>
    <w:p w:rsidR="00421E67" w:rsidRDefault="00421E67" w:rsidP="00421E67">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f the development team is more important than the development process used. Hence,</w:t>
      </w:r>
    </w:p>
    <w:p w:rsidR="00421E67" w:rsidRDefault="00421E67" w:rsidP="00421E67">
      <w:pPr>
        <w:rPr>
          <w:rFonts w:ascii="Times-Roman" w:hAnsi="Times-Roman" w:cs="Times-Roman"/>
          <w:color w:val="231F20"/>
          <w:sz w:val="20"/>
          <w:szCs w:val="20"/>
        </w:rPr>
      </w:pPr>
      <w:r>
        <w:rPr>
          <w:rFonts w:ascii="Times-Roman" w:hAnsi="Times-Roman" w:cs="Times-Roman"/>
          <w:color w:val="231F20"/>
          <w:sz w:val="20"/>
          <w:szCs w:val="20"/>
        </w:rPr>
        <w:t xml:space="preserve">the agile manifesto proclaims the importance of people rather than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6C10E0" w:rsidRDefault="006C10E0" w:rsidP="00421E67">
      <w:pPr>
        <w:rPr>
          <w:rFonts w:ascii="Times-Roman" w:hAnsi="Times-Roman" w:cs="Times-Roman"/>
          <w:color w:val="231F20"/>
          <w:sz w:val="20"/>
          <w:szCs w:val="20"/>
        </w:rPr>
      </w:pP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rrespective of people, process, or tool factors, if a project has an inadequate budge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is planned with an unrealistic delivery schedule, product quality will be affected. A</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good process requires resources for its effective implementation. If these resources 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sufficient, the process cannot be really effective. If resources are inadequate, only</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excellent people can save a project. Even then, if the deficit is too great, the produc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quality will be degraded. If there is not enough time for development, the delivered softwar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s likely to have reduced functionality or lower levels of reliability or performance.</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ll too often, the real cause of software quality problems is not poor managemen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inadequate processes, or poor quality training. Rather, it is the fact that organization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must compete to survive. To gain a contract, a company may underestimate the effort</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quired or promise rapid delivery of a system. In an attempt to meet these commitments,</w:t>
      </w:r>
    </w:p>
    <w:p w:rsidR="006C10E0" w:rsidRDefault="006C10E0" w:rsidP="006C10E0">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n unrealistic development schedule may be agreed upon. Consequently, the</w:t>
      </w:r>
    </w:p>
    <w:p w:rsidR="006C10E0" w:rsidRDefault="006C10E0" w:rsidP="006C10E0">
      <w:pPr>
        <w:rPr>
          <w:rFonts w:ascii="Times-Roman" w:hAnsi="Times-Roman" w:cs="Times-Roman"/>
          <w:color w:val="231F20"/>
          <w:sz w:val="20"/>
          <w:szCs w:val="20"/>
        </w:rPr>
      </w:pPr>
      <w:r>
        <w:rPr>
          <w:rFonts w:ascii="Times-Roman" w:hAnsi="Times-Roman" w:cs="Times-Roman"/>
          <w:color w:val="231F20"/>
          <w:sz w:val="20"/>
          <w:szCs w:val="20"/>
        </w:rPr>
        <w:t>quality of the software is adversely affected.</w:t>
      </w:r>
      <w:r w:rsidRPr="006C10E0">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8</w:t>
      </w:r>
      <w:r w:rsidRPr="00D17A24">
        <w:rPr>
          <w:rFonts w:ascii="Times-Roman" w:hAnsi="Times-Roman"/>
          <w:sz w:val="20"/>
        </w:rPr>
        <w:t>)</w:t>
      </w:r>
      <w:r>
        <w:rPr>
          <w:rFonts w:ascii="Times-Roman" w:hAnsi="Times-Roman" w:cs="Times-Roman"/>
          <w:color w:val="231F20"/>
          <w:sz w:val="20"/>
          <w:szCs w:val="20"/>
        </w:rPr>
        <w:fldChar w:fldCharType="end"/>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rocess improvement, therefore, does not simply mean adopting particular methods</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r tools or using a published, generic process. Although organizations that develop the</w:t>
      </w:r>
    </w:p>
    <w:p w:rsidR="005426A1" w:rsidRDefault="005426A1" w:rsidP="005426A1">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ame type of software clearly have much in common, there are always local organizational</w:t>
      </w:r>
    </w:p>
    <w:p w:rsidR="005426A1" w:rsidRDefault="005426A1" w:rsidP="005426A1">
      <w:pPr>
        <w:rPr>
          <w:rFonts w:ascii="Times-Roman" w:hAnsi="Times-Roman" w:cs="Times-Roman"/>
          <w:color w:val="231F20"/>
          <w:sz w:val="20"/>
          <w:szCs w:val="20"/>
        </w:rPr>
      </w:pPr>
      <w:r>
        <w:rPr>
          <w:rFonts w:ascii="Times-Roman" w:hAnsi="Times-Roman" w:cs="Times-Roman"/>
          <w:color w:val="231F20"/>
          <w:sz w:val="20"/>
          <w:szCs w:val="20"/>
        </w:rPr>
        <w:t xml:space="preserve">factors, procedures, and standards that influence the process.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rcw9TqaU","properties":{"formattedCitation":"(Sommerville 2010, 707)","plainCitation":"(Sommerville 2010, 70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7"}],"schema":"https://github.com/citation-style-language/schema/raw/master/csl-citation.json"} </w:instrText>
      </w:r>
      <w:r>
        <w:rPr>
          <w:rFonts w:ascii="Times-Roman" w:hAnsi="Times-Roman" w:cs="Times-Roman"/>
          <w:color w:val="231F20"/>
          <w:sz w:val="20"/>
          <w:szCs w:val="20"/>
        </w:rPr>
        <w:fldChar w:fldCharType="separate"/>
      </w:r>
      <w:r>
        <w:rPr>
          <w:rFonts w:ascii="Times-Roman" w:hAnsi="Times-Roman"/>
          <w:sz w:val="20"/>
        </w:rPr>
        <w:t>(Sommerville 2010, 709</w:t>
      </w:r>
      <w:r w:rsidRPr="00D17A24">
        <w:rPr>
          <w:rFonts w:ascii="Times-Roman" w:hAnsi="Times-Roman"/>
          <w:sz w:val="20"/>
        </w:rPr>
        <w:t>)</w:t>
      </w:r>
      <w:r>
        <w:rPr>
          <w:rFonts w:ascii="Times-Roman" w:hAnsi="Times-Roman" w:cs="Times-Roman"/>
          <w:color w:val="231F20"/>
          <w:sz w:val="20"/>
          <w:szCs w:val="20"/>
        </w:rPr>
        <w:fldChar w:fldCharType="end"/>
      </w: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p>
    <w:p w:rsidR="00B764DE" w:rsidRDefault="00B764DE" w:rsidP="005426A1">
      <w:pPr>
        <w:rPr>
          <w:rFonts w:ascii="Times-Roman" w:hAnsi="Times-Roman" w:cs="Times-Roman"/>
          <w:color w:val="231F20"/>
          <w:sz w:val="20"/>
          <w:szCs w:val="20"/>
        </w:rPr>
      </w:pPr>
      <w:r>
        <w:rPr>
          <w:rFonts w:ascii="Times-Roman" w:hAnsi="Times-Roman" w:cs="Times-Roman"/>
          <w:color w:val="231F20"/>
          <w:sz w:val="20"/>
          <w:szCs w:val="20"/>
        </w:rPr>
        <w:t>uvod</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ifferent software engineering methods and processes have been proposed and a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in use for different purposes, such as the Rational Unified Process (RUP) [IBM07] or</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gile methods like SCRUM [SB02] and many more. However, it is widely recognized</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hat such standards are often too generic to be directly applicable and thus must b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ailored to the problem at hand (see e.g. [Wie03]) before they can effectively b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employed. It becomes also necessary to develop new methods due to the advent of</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w development paradigms; or domain-specific methods that account for th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specifics of a certain domain like business information systems or busines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intelligence systems; or for a particular delivery model such as global softwa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evelopment [SSEB10]. Hence there is still a need to derive, evolve and develop new</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software engineering method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ailoring of methods is necessary since there exists no standard method that</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perfectly suites all types of projects in all domains. It is also not reasonable to develop</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 new method every time when a context-specific method is needed. It is much mor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economic to tailor existing methods to the current development context and situation.</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 number of method engineering approaches have been proposed that especially</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deal with the development of methods for a particular situation, which is known as</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Italic" w:hAnsi="Times-Italic" w:cs="Times-Italic"/>
          <w:i/>
          <w:iCs/>
          <w:sz w:val="20"/>
          <w:szCs w:val="20"/>
        </w:rPr>
        <w:t xml:space="preserve">situational method engineering </w:t>
      </w:r>
      <w:r>
        <w:rPr>
          <w:rFonts w:ascii="Times-Roman" w:hAnsi="Times-Roman" w:cs="Times-Roman"/>
          <w:sz w:val="20"/>
          <w:szCs w:val="20"/>
        </w:rPr>
        <w:t>(see e.g. [RBH07, BKPJ07, HR10]). Mechanisms for</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reuse and adaptation play an important role in this field. In addition, component-like</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concepts that support modularity of methods are often used, such as viewpoint</w:t>
      </w:r>
    </w:p>
    <w:p w:rsidR="00B764DE" w:rsidRDefault="00B764DE" w:rsidP="00B764DE">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templates [NFK96], method fragments [Bri96], or method chunks [Rol09]. In recent</w:t>
      </w:r>
    </w:p>
    <w:p w:rsidR="00B764DE" w:rsidRDefault="00B764DE" w:rsidP="00B764DE">
      <w:pPr>
        <w:rPr>
          <w:rFonts w:ascii="Times-Roman" w:hAnsi="Times-Roman" w:cs="Times-Roman"/>
          <w:sz w:val="20"/>
          <w:szCs w:val="20"/>
        </w:rPr>
      </w:pPr>
      <w:r>
        <w:rPr>
          <w:rFonts w:ascii="Times-Roman" w:hAnsi="Times-Roman" w:cs="Times-Roman"/>
          <w:sz w:val="20"/>
          <w:szCs w:val="20"/>
        </w:rPr>
        <w:t>publications, even the use of method services and the notion of method-as-a-service</w:t>
      </w:r>
    </w:p>
    <w:p w:rsidR="00B764DE" w:rsidRPr="00421E67" w:rsidRDefault="00B764DE" w:rsidP="00B764DE">
      <w:pPr>
        <w:rPr>
          <w:b/>
        </w:rPr>
      </w:pPr>
      <w:r>
        <w:rPr>
          <w:b/>
        </w:rPr>
        <w:fldChar w:fldCharType="begin"/>
      </w:r>
      <w:r>
        <w:rPr>
          <w:b/>
        </w:rPr>
        <w:instrText xml:space="preserve"> ADDIN ZOTERO_ITEM CSL_CITATION {"citationID":"D0rjlOY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Pr>
          <w:b/>
        </w:rPr>
        <w:fldChar w:fldCharType="separate"/>
      </w:r>
      <w:r w:rsidRPr="00B764DE">
        <w:rPr>
          <w:rFonts w:ascii="Calibri" w:hAnsi="Calibri" w:cs="Calibri"/>
        </w:rPr>
        <w:t>(Engels in Sauer 2010, 412)</w:t>
      </w:r>
      <w:r>
        <w:rPr>
          <w:b/>
        </w:rPr>
        <w:fldChar w:fldCharType="end"/>
      </w:r>
      <w:r>
        <w:rPr>
          <w:b/>
        </w:rPr>
        <w:t>.</w:t>
      </w:r>
      <w:bookmarkStart w:id="0" w:name="_GoBack"/>
      <w:bookmarkEnd w:id="0"/>
    </w:p>
    <w:sectPr w:rsidR="00B764DE" w:rsidRPr="00421E6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Times-Roman">
    <w:altName w:val="Times New Roman"/>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EE"/>
    <w:family w:val="roman"/>
    <w:pitch w:val="variable"/>
    <w:sig w:usb0="E00006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7005"/>
    <w:rsid w:val="00421E67"/>
    <w:rsid w:val="004A5694"/>
    <w:rsid w:val="005426A1"/>
    <w:rsid w:val="005B7005"/>
    <w:rsid w:val="006C10E0"/>
    <w:rsid w:val="0078039B"/>
    <w:rsid w:val="009E47B6"/>
    <w:rsid w:val="00B764DE"/>
    <w:rsid w:val="00BA081F"/>
    <w:rsid w:val="00D17A2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5B7005"/>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4</Pages>
  <Words>9932</Words>
  <Characters>56618</Characters>
  <Application>Microsoft Office Word</Application>
  <DocSecurity>0</DocSecurity>
  <Lines>471</Lines>
  <Paragraphs>132</Paragraphs>
  <ScaleCrop>false</ScaleCrop>
  <Company/>
  <LinksUpToDate>false</LinksUpToDate>
  <CharactersWithSpaces>66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cp:revision>
  <dcterms:created xsi:type="dcterms:W3CDTF">2017-11-23T09:37:00Z</dcterms:created>
  <dcterms:modified xsi:type="dcterms:W3CDTF">2017-11-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T0A0l84U"/&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